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6FB0" w:rsidRDefault="00BD35FB">
      <w:r>
        <w:t>FREDRICK KISINGO GAKUO</w:t>
      </w:r>
    </w:p>
    <w:p w:rsidR="00BD35FB" w:rsidRDefault="00BD35FB">
      <w:r>
        <w:t>SCCJ/00293/2016</w:t>
      </w:r>
    </w:p>
    <w:p w:rsidR="00BD35FB" w:rsidRDefault="00BD35FB">
      <w:r>
        <w:t>COMMUNICATION AND COMPUTER NETWORKS</w:t>
      </w:r>
    </w:p>
    <w:p w:rsidR="00BD35FB" w:rsidRDefault="00BD35FB">
      <w:r>
        <w:t>SYSTEMS DEVELOPMENT LAB</w:t>
      </w:r>
    </w:p>
    <w:p w:rsidR="00BD35FB" w:rsidRDefault="00BD35FB"/>
    <w:p w:rsidR="00BD35FB" w:rsidRDefault="00BD35FB">
      <w:pPr>
        <w:rPr>
          <w:b/>
          <w:u w:val="single"/>
        </w:rPr>
      </w:pPr>
      <w:r w:rsidRPr="00BD35FB">
        <w:rPr>
          <w:b/>
          <w:u w:val="single"/>
        </w:rPr>
        <w:t>PROJECT TITLE:</w:t>
      </w:r>
      <w:r w:rsidR="00310634">
        <w:rPr>
          <w:b/>
          <w:u w:val="single"/>
        </w:rPr>
        <w:t xml:space="preserve"> PLUMBAPP (Modern day Solution for</w:t>
      </w:r>
      <w:r w:rsidRPr="00BD35FB">
        <w:rPr>
          <w:b/>
          <w:u w:val="single"/>
        </w:rPr>
        <w:t xml:space="preserve"> the </w:t>
      </w:r>
      <w:r w:rsidR="00310634">
        <w:rPr>
          <w:b/>
          <w:u w:val="single"/>
        </w:rPr>
        <w:t>craftsman)</w:t>
      </w:r>
    </w:p>
    <w:p w:rsidR="00BD35FB" w:rsidRDefault="006C69BD">
      <w:r>
        <w:t>In Kenya,</w:t>
      </w:r>
      <w:r w:rsidR="00F06215">
        <w:t xml:space="preserve"> </w:t>
      </w:r>
      <w:r w:rsidR="00BD35FB">
        <w:t>there exist different sectors of our economy</w:t>
      </w:r>
      <w:r w:rsidR="0036494B">
        <w:t>,</w:t>
      </w:r>
      <w:r w:rsidR="00BD35FB">
        <w:t xml:space="preserve"> </w:t>
      </w:r>
      <w:r w:rsidR="00310634">
        <w:t xml:space="preserve">and among the driving pillars of the economy are </w:t>
      </w:r>
      <w:r w:rsidR="00D57A83">
        <w:t>artisans</w:t>
      </w:r>
      <w:r w:rsidR="00310634">
        <w:t>. Craftsm</w:t>
      </w:r>
      <w:r w:rsidR="0036494B">
        <w:t>a</w:t>
      </w:r>
      <w:r w:rsidR="00310634">
        <w:t xml:space="preserve">n is a word used to imply to people who are well qualified in a field and use their skills in exchange for money paid to them. </w:t>
      </w:r>
      <w:r w:rsidR="00D57A83">
        <w:t>Artisans</w:t>
      </w:r>
      <w:r w:rsidR="00310634">
        <w:t xml:space="preserve"> include people like electricians, </w:t>
      </w:r>
      <w:r w:rsidR="00F06215">
        <w:t>plumbers, carpenters, masons</w:t>
      </w:r>
      <w:r w:rsidR="0036494B">
        <w:t>,</w:t>
      </w:r>
      <w:r w:rsidR="00F06215">
        <w:t xml:space="preserve"> and cupboard builders.</w:t>
      </w:r>
      <w:r w:rsidR="008D04C4">
        <w:t xml:space="preserve"> </w:t>
      </w:r>
    </w:p>
    <w:p w:rsidR="00CD0E0A" w:rsidRDefault="00ED0659">
      <w:r>
        <w:t xml:space="preserve">                      </w:t>
      </w:r>
      <w:r w:rsidR="008D04C4">
        <w:t xml:space="preserve">While moving into a new rental </w:t>
      </w:r>
      <w:r w:rsidR="006C69BD">
        <w:t>house, I</w:t>
      </w:r>
      <w:r w:rsidR="008D04C4">
        <w:t xml:space="preserve"> encountered a very prominent </w:t>
      </w:r>
      <w:r w:rsidR="006C69BD">
        <w:t>problem that</w:t>
      </w:r>
      <w:r w:rsidR="008D04C4">
        <w:t xml:space="preserve"> </w:t>
      </w:r>
      <w:r w:rsidR="006C69BD">
        <w:t>I</w:t>
      </w:r>
      <w:r w:rsidR="008D04C4">
        <w:t xml:space="preserve"> thought could be affecting other citizens as well. I </w:t>
      </w:r>
      <w:r w:rsidR="0036494B">
        <w:t>required</w:t>
      </w:r>
      <w:r w:rsidR="008D04C4">
        <w:t xml:space="preserve"> the services of a </w:t>
      </w:r>
      <w:r w:rsidR="00D57A83">
        <w:t>plumber, it took me days to get one through the help of a caretaker,</w:t>
      </w:r>
      <w:r w:rsidR="008D04C4">
        <w:t xml:space="preserve"> and I found this very </w:t>
      </w:r>
      <w:r w:rsidR="006C69BD">
        <w:t xml:space="preserve">inconvenient </w:t>
      </w:r>
      <w:r w:rsidR="008D04C4">
        <w:t xml:space="preserve">and inefficient given </w:t>
      </w:r>
      <w:r w:rsidR="0036494B">
        <w:t>t</w:t>
      </w:r>
      <w:r w:rsidR="008D04C4">
        <w:t xml:space="preserve">hat if I was in dire need of the services and I barely know any person in the area. On further </w:t>
      </w:r>
      <w:r w:rsidR="006C69BD">
        <w:t>research,</w:t>
      </w:r>
      <w:r w:rsidR="008D04C4">
        <w:t xml:space="preserve"> I have come to learn that </w:t>
      </w:r>
      <w:r w:rsidR="004F4FD6">
        <w:t>the modern</w:t>
      </w:r>
      <w:r w:rsidR="0036494B">
        <w:t>-</w:t>
      </w:r>
      <w:r w:rsidR="004F4FD6">
        <w:t>day plumbers</w:t>
      </w:r>
      <w:r w:rsidR="006C69BD">
        <w:t xml:space="preserve"> and artisans</w:t>
      </w:r>
      <w:r w:rsidR="004F4FD6">
        <w:t xml:space="preserve"> are having a shortage of an avenue where they can easily be accessed</w:t>
      </w:r>
      <w:r w:rsidR="006C69BD">
        <w:t xml:space="preserve"> and services inquired without</w:t>
      </w:r>
      <w:r w:rsidR="004F4FD6">
        <w:t xml:space="preserve"> the need for connections or </w:t>
      </w:r>
      <w:r w:rsidR="006C69BD">
        <w:t>referrals</w:t>
      </w:r>
      <w:r w:rsidR="004F4FD6">
        <w:t>. There is also a skill gap where currently in Kenya,</w:t>
      </w:r>
      <w:r w:rsidR="0036494B">
        <w:t xml:space="preserve"> </w:t>
      </w:r>
      <w:r w:rsidR="004F4FD6">
        <w:t>many youths are going for engineering courses and architecture as opposed to going for artisan courses due to the notion that artisan work is for secondary school dropouts yet in real sense it is paying well</w:t>
      </w:r>
      <w:r w:rsidR="004A3A90">
        <w:fldChar w:fldCharType="begin" w:fldLock="1"/>
      </w:r>
      <w:r w:rsidR="006C69BD">
        <w:instrText>ADDIN CSL_CITATION {"citationItems":[{"id":"ITEM-1","itemData":{"URL":"https://www.businessdailyafrica.com/bd/economy/real-estate-players-decry-shortage-of-skilled-plumbers-masons-2155354","accessed":{"date-parts":[["2021","1","24"]]},"id":"ITEM-1","issued":{"date-parts":[["0"]]},"title":"Real estate players decry shortage of skilled plumbers, masons - Business Daily","type":"webpage"},"uris":["http://www.mendeley.com/documents/?uuid=cf9f53cd-9025-3550-9f23-3a3d5e8652c7"]}],"mendeley":{"formattedCitation":"(&lt;i&gt;Real estate players decry shortage of skilled plumbers, masons - Business Daily&lt;/i&gt;, no date)","plainTextFormattedCitation":"(Real estate players decry shortage of skilled plumbers, masons - Business Daily, no date)","previouslyFormattedCitation":"(&lt;i&gt;Real estate players decry shortage of skilled plumbers, masons - Business Daily&lt;/i&gt;, no date)"},"properties":{"noteIndex":0},"schema":"https://github.com/citation-style-language/schema/raw/master/csl-citation.json"}</w:instrText>
      </w:r>
      <w:r w:rsidR="004A3A90">
        <w:fldChar w:fldCharType="separate"/>
      </w:r>
      <w:r w:rsidR="004A3A90" w:rsidRPr="004A3A90">
        <w:rPr>
          <w:noProof/>
        </w:rPr>
        <w:t>(</w:t>
      </w:r>
      <w:r w:rsidR="004A3A90" w:rsidRPr="004A3A90">
        <w:rPr>
          <w:i/>
          <w:noProof/>
        </w:rPr>
        <w:t>Real estate players decry shortage of skilled plumbers, masons - Business Daily</w:t>
      </w:r>
      <w:r w:rsidR="004A3A90" w:rsidRPr="004A3A90">
        <w:rPr>
          <w:noProof/>
        </w:rPr>
        <w:t>, no date)</w:t>
      </w:r>
      <w:r w:rsidR="004A3A90">
        <w:fldChar w:fldCharType="end"/>
      </w:r>
      <w:r w:rsidR="004F4FD6">
        <w:t xml:space="preserve">. </w:t>
      </w:r>
    </w:p>
    <w:p w:rsidR="00ED0659" w:rsidRDefault="006C69BD" w:rsidP="00CD0E0A">
      <w:r>
        <w:t xml:space="preserve">  </w:t>
      </w:r>
    </w:p>
    <w:p w:rsidR="00ED0659" w:rsidRDefault="00ED0659">
      <w:r>
        <w:t xml:space="preserve">          </w:t>
      </w:r>
      <w:r w:rsidR="004A3A90">
        <w:t>With PLUMBAPP</w:t>
      </w:r>
      <w:r w:rsidR="004F4FD6">
        <w:t>,</w:t>
      </w:r>
      <w:r>
        <w:t xml:space="preserve"> this web application</w:t>
      </w:r>
      <w:r w:rsidR="00277B00">
        <w:t xml:space="preserve"> built using </w:t>
      </w:r>
      <w:r w:rsidR="006C69BD">
        <w:t>Laravel, a</w:t>
      </w:r>
      <w:r w:rsidR="00277B00">
        <w:t xml:space="preserve"> PHP Framework</w:t>
      </w:r>
      <w:r>
        <w:t xml:space="preserve"> will</w:t>
      </w:r>
      <w:r w:rsidR="004F4FD6">
        <w:t xml:space="preserve"> offer a secure avenue where skilled artisans will be able to create their profiles with, input their current location and a customer to be able to locate the </w:t>
      </w:r>
      <w:r w:rsidR="006C69BD">
        <w:t>artisan who is nearest</w:t>
      </w:r>
      <w:r w:rsidR="004F4FD6">
        <w:t xml:space="preserve"> to his location and contact him or her for services.</w:t>
      </w:r>
      <w:r>
        <w:t xml:space="preserve"> It will further motivate the growth of the artisan industry and remove the notion that it is an industry for the </w:t>
      </w:r>
      <w:r w:rsidR="006C69BD">
        <w:t>low-level</w:t>
      </w:r>
      <w:r>
        <w:t xml:space="preserve"> earners. PLUMBAPP will </w:t>
      </w:r>
      <w:r w:rsidR="006C69BD">
        <w:t>feature three users</w:t>
      </w:r>
      <w:r>
        <w:t xml:space="preserve"> who are mainly the admin, the </w:t>
      </w:r>
      <w:r w:rsidR="00D57A83">
        <w:t>artisans</w:t>
      </w:r>
      <w:r w:rsidR="0036494B">
        <w:t>,</w:t>
      </w:r>
      <w:r>
        <w:t xml:space="preserve"> and the customers. The admin will be able </w:t>
      </w:r>
      <w:r w:rsidR="006C69BD">
        <w:t>to perform</w:t>
      </w:r>
      <w:r>
        <w:t xml:space="preserve"> update functionalities of the other users </w:t>
      </w:r>
      <w:r w:rsidR="006C69BD">
        <w:t>and</w:t>
      </w:r>
      <w:r>
        <w:t xml:space="preserve"> be able to delete </w:t>
      </w:r>
      <w:r w:rsidR="006C69BD">
        <w:t xml:space="preserve">users. </w:t>
      </w:r>
      <w:r>
        <w:t>The craftsmen will create profiles with PLUMBAPP that is uploading their profile pictures and provide details such as email phone number and</w:t>
      </w:r>
      <w:r w:rsidR="00D57A83">
        <w:t xml:space="preserve"> their location saved</w:t>
      </w:r>
      <w:r w:rsidR="00D00F4E">
        <w:t xml:space="preserve"> in their profiles</w:t>
      </w:r>
      <w:r>
        <w:t>. Customers will create their account with PLUMBAPP and upon su</w:t>
      </w:r>
      <w:r w:rsidR="00277B00">
        <w:t xml:space="preserve">ccessful </w:t>
      </w:r>
      <w:r w:rsidR="00F12F7C">
        <w:t>registration;</w:t>
      </w:r>
      <w:r w:rsidR="00277B00">
        <w:t xml:space="preserve"> they will</w:t>
      </w:r>
      <w:r w:rsidR="00F12F7C">
        <w:t xml:space="preserve"> locate artisans using their location details placed in their profiles</w:t>
      </w:r>
      <w:r>
        <w:t xml:space="preserve"> and get in touch with the artisan of their choice depending on </w:t>
      </w:r>
      <w:r w:rsidR="00CD0E0A">
        <w:t>the factors of skil</w:t>
      </w:r>
      <w:r w:rsidR="00277B00">
        <w:t>ls, nature of work</w:t>
      </w:r>
      <w:r w:rsidR="0036494B">
        <w:t>,</w:t>
      </w:r>
      <w:r w:rsidR="00277B00">
        <w:t xml:space="preserve"> and location thereafter meeting with the </w:t>
      </w:r>
      <w:r w:rsidR="00F12F7C">
        <w:t>artisans</w:t>
      </w:r>
      <w:r w:rsidR="00277B00">
        <w:t xml:space="preserve"> for the services they want.</w:t>
      </w:r>
    </w:p>
    <w:p w:rsidR="00277B00" w:rsidRDefault="00277B00">
      <w:pPr>
        <w:rPr>
          <w:u w:val="single"/>
        </w:rPr>
      </w:pPr>
      <w:r w:rsidRPr="00277B00">
        <w:rPr>
          <w:u w:val="single"/>
        </w:rPr>
        <w:t>References</w:t>
      </w:r>
    </w:p>
    <w:p w:rsidR="006C69BD" w:rsidRPr="006C69BD" w:rsidRDefault="006C69BD" w:rsidP="006C69BD">
      <w:pPr>
        <w:widowControl w:val="0"/>
        <w:autoSpaceDE w:val="0"/>
        <w:autoSpaceDN w:val="0"/>
        <w:adjustRightInd w:val="0"/>
        <w:spacing w:line="240" w:lineRule="auto"/>
        <w:rPr>
          <w:rFonts w:ascii="Calibri" w:hAnsi="Calibri" w:cs="Calibri"/>
          <w:noProof/>
        </w:rPr>
      </w:pPr>
      <w:r>
        <w:rPr>
          <w:u w:val="single"/>
        </w:rPr>
        <w:fldChar w:fldCharType="begin" w:fldLock="1"/>
      </w:r>
      <w:r>
        <w:rPr>
          <w:u w:val="single"/>
        </w:rPr>
        <w:instrText xml:space="preserve">ADDIN Mendeley Bibliography CSL_BIBLIOGRAPHY </w:instrText>
      </w:r>
      <w:r>
        <w:rPr>
          <w:u w:val="single"/>
        </w:rPr>
        <w:fldChar w:fldCharType="separate"/>
      </w:r>
      <w:r w:rsidRPr="006C69BD">
        <w:rPr>
          <w:rFonts w:ascii="Calibri" w:hAnsi="Calibri" w:cs="Calibri"/>
          <w:i/>
          <w:iCs/>
          <w:noProof/>
          <w:szCs w:val="24"/>
        </w:rPr>
        <w:t>Real estate players decry shortage of skilled plumbers, masons - Business Daily</w:t>
      </w:r>
      <w:r w:rsidRPr="006C69BD">
        <w:rPr>
          <w:rFonts w:ascii="Calibri" w:hAnsi="Calibri" w:cs="Calibri"/>
          <w:noProof/>
          <w:szCs w:val="24"/>
        </w:rPr>
        <w:t xml:space="preserve"> (no date). Available at: https://www.businessdailyafrica.com/bd/economy/real-estate-players-decry-shortage-of-skilled-plumbers-masons-2155354 (Accessed: 24 January 2021).</w:t>
      </w:r>
    </w:p>
    <w:p w:rsidR="006C69BD" w:rsidRDefault="006C69BD">
      <w:pPr>
        <w:rPr>
          <w:u w:val="single"/>
        </w:rPr>
      </w:pPr>
      <w:r>
        <w:rPr>
          <w:u w:val="single"/>
        </w:rPr>
        <w:fldChar w:fldCharType="end"/>
      </w:r>
      <w:bookmarkStart w:id="0" w:name="_GoBack"/>
      <w:bookmarkEnd w:id="0"/>
    </w:p>
    <w:sectPr w:rsidR="006C69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U0NzOyMLM0sTQxNzRW0lEKTi0uzszPAykwqgUA90taISwAAAA="/>
  </w:docVars>
  <w:rsids>
    <w:rsidRoot w:val="00BD35FB"/>
    <w:rsid w:val="001B5630"/>
    <w:rsid w:val="00277B00"/>
    <w:rsid w:val="00310634"/>
    <w:rsid w:val="0036494B"/>
    <w:rsid w:val="004A3A90"/>
    <w:rsid w:val="004F4FD6"/>
    <w:rsid w:val="006C69BD"/>
    <w:rsid w:val="008D04C4"/>
    <w:rsid w:val="00926FB0"/>
    <w:rsid w:val="009B03B9"/>
    <w:rsid w:val="00BD35FB"/>
    <w:rsid w:val="00CD0E0A"/>
    <w:rsid w:val="00D00F4E"/>
    <w:rsid w:val="00D57A83"/>
    <w:rsid w:val="00ED0659"/>
    <w:rsid w:val="00F06215"/>
    <w:rsid w:val="00F12F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230AF"/>
  <w15:chartTrackingRefBased/>
  <w15:docId w15:val="{1EC721A7-F02E-47E8-B8BF-E82614F98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8877129-39D6-43B3-8930-FF841B249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Pages>
  <Words>590</Words>
  <Characters>3369</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Kisingo</dc:creator>
  <cp:keywords/>
  <dc:description/>
  <cp:lastModifiedBy>Fred Kisingo</cp:lastModifiedBy>
  <cp:revision>8</cp:revision>
  <dcterms:created xsi:type="dcterms:W3CDTF">2021-01-24T15:38:00Z</dcterms:created>
  <dcterms:modified xsi:type="dcterms:W3CDTF">2021-01-2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d3585c-1b97-30ce-bcec-576bc3015593</vt:lpwstr>
  </property>
  <property fmtid="{D5CDD505-2E9C-101B-9397-08002B2CF9AE}" pid="4" name="Mendeley Citation Style_1">
    <vt:lpwstr>http://www.zotero.org/styles/harvard1</vt:lpwstr>
  </property>
</Properties>
</file>